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F2190" w14:textId="3E794D84" w:rsidR="00980F69" w:rsidRDefault="00980F69" w:rsidP="00980F69">
      <w:pPr>
        <w:pStyle w:val="NormalWeb"/>
      </w:pPr>
      <w:r>
        <w:rPr>
          <w:rStyle w:val="Strong"/>
        </w:rPr>
        <w:t xml:space="preserve">Spatiotemporal patterns of fire in the Netherlands </w:t>
      </w:r>
    </w:p>
    <w:p w14:paraId="6F877BC8" w14:textId="087F91DC" w:rsidR="00980F69" w:rsidRDefault="00980F69" w:rsidP="00980F69">
      <w:pPr>
        <w:pStyle w:val="NormalWeb"/>
      </w:pPr>
      <w:r>
        <w:t xml:space="preserve">Fire currently is not a major ecosystem process or hazardous concern in the temperate climate of the Netherlands. Humans have a large control on fire occurrence in these regions, indirectly by creating fragmented landscapes that limit fire spread, and directly by igniting and extinguishing fires. Climate is also important since it may induce the susceptibility of fuels to ignite and </w:t>
      </w:r>
      <w:proofErr w:type="gramStart"/>
      <w:r>
        <w:t>burn, and</w:t>
      </w:r>
      <w:proofErr w:type="gramEnd"/>
      <w:r>
        <w:t xml:space="preserve"> influences lightning ignitions. With a changing climate, fire may become more prevalent in these regions. It is therefore important to understand current spatiotemporal patterns of fire</w:t>
      </w:r>
      <w:r w:rsidR="008E7692">
        <w:t>.</w:t>
      </w:r>
      <w:r w:rsidR="008E7692" w:rsidRPr="008E7692">
        <w:t xml:space="preserve"> </w:t>
      </w:r>
      <w:r w:rsidR="008E7692">
        <w:t xml:space="preserve">The Suomi National Polar-Orbiting Partnership (Suomi NPP) spacecraft with the Visible Infrared Imaging Radiometer Suite (VIIRS) has been detecting fires around the globe with the help of a developed fire detection algorithm </w:t>
      </w:r>
      <w:r w:rsidR="008E7692">
        <w:fldChar w:fldCharType="begin" w:fldLock="1"/>
      </w:r>
      <w:r w:rsidR="00A0412E">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plainTextFormattedCitation":"(Schroeder et al., 2014)","previouslyFormattedCitation":"(Schroeder &lt;i&gt;et al.&lt;/i&gt;, 2014)"},"properties":{"noteIndex":0},"schema":"https://github.com/citation-style-language/schema/raw/master/csl-citation.json"}</w:instrText>
      </w:r>
      <w:r w:rsidR="008E7692">
        <w:fldChar w:fldCharType="separate"/>
      </w:r>
      <w:r w:rsidR="00E440F7" w:rsidRPr="00E440F7">
        <w:rPr>
          <w:noProof/>
        </w:rPr>
        <w:t xml:space="preserve">(Schroeder </w:t>
      </w:r>
      <w:r w:rsidR="00E440F7" w:rsidRPr="00E440F7">
        <w:rPr>
          <w:i/>
          <w:noProof/>
        </w:rPr>
        <w:t>et al.</w:t>
      </w:r>
      <w:r w:rsidR="00E440F7" w:rsidRPr="00E440F7">
        <w:rPr>
          <w:noProof/>
        </w:rPr>
        <w:t>, 2014)</w:t>
      </w:r>
      <w:r w:rsidR="008E7692">
        <w:fldChar w:fldCharType="end"/>
      </w:r>
      <w:r>
        <w:t>. This thesis will investigate this dataset in combination with land cover</w:t>
      </w:r>
      <w:r w:rsidR="008E7692">
        <w:t xml:space="preserve">, </w:t>
      </w:r>
      <w:proofErr w:type="gramStart"/>
      <w:r>
        <w:t>climate</w:t>
      </w:r>
      <w:proofErr w:type="gramEnd"/>
      <w:r w:rsidR="008E7692">
        <w:t xml:space="preserve"> and infrastructure datasets to reconstruct the regional effect of the fires.</w:t>
      </w:r>
    </w:p>
    <w:p w14:paraId="6F20890B" w14:textId="4047C989" w:rsidR="002626AA" w:rsidRDefault="00743E0F" w:rsidP="00743E0F">
      <w:pPr>
        <w:pStyle w:val="Heading1"/>
      </w:pPr>
      <w:r>
        <w:t>Introduction</w:t>
      </w:r>
    </w:p>
    <w:p w14:paraId="1D0B5EAB" w14:textId="583B8E0D" w:rsidR="00DB6BB1" w:rsidRDefault="00DB6BB1" w:rsidP="00DB6BB1"/>
    <w:p w14:paraId="7FC570F2" w14:textId="4A378C42" w:rsidR="00DB6BB1" w:rsidRPr="00DB6BB1" w:rsidRDefault="00DB6BB1" w:rsidP="00DB6BB1">
      <w:pPr>
        <w:rPr>
          <w:b/>
          <w:bCs/>
        </w:rPr>
      </w:pPr>
      <w:r>
        <w:rPr>
          <w:b/>
          <w:bCs/>
        </w:rPr>
        <w:t>VUUR ALS OP ZICH ZELF STAAN IETS</w:t>
      </w:r>
    </w:p>
    <w:p w14:paraId="5D87EDEA" w14:textId="50CFDC2C" w:rsidR="00845230" w:rsidRPr="00FF7F74" w:rsidRDefault="00A0412E" w:rsidP="00FF7F74">
      <w:r>
        <w:t xml:space="preserve">Fires has been important part for </w:t>
      </w:r>
      <w:r w:rsidR="0053774B">
        <w:t xml:space="preserve">various </w:t>
      </w:r>
      <w:r>
        <w:t>ecosystems around the world</w:t>
      </w:r>
      <w:r w:rsidR="0053774B">
        <w:t xml:space="preserve"> and has </w:t>
      </w:r>
      <w:r w:rsidR="00070EC2">
        <w:t xml:space="preserve">been </w:t>
      </w:r>
      <w:r w:rsidR="0082471E">
        <w:t>occurring</w:t>
      </w:r>
      <w:r w:rsidR="0053774B">
        <w:t xml:space="preserve"> </w:t>
      </w:r>
      <w:r w:rsidR="00070EC2">
        <w:t>since the late Silurian</w:t>
      </w:r>
      <w:r w:rsidR="000D73CA">
        <w:t xml:space="preserve"> </w:t>
      </w:r>
      <w:r w:rsidR="000D73CA">
        <w:fldChar w:fldCharType="begin" w:fldLock="1"/>
      </w:r>
      <w:r w:rsidR="000D73CA">
        <w:instrText>ADDIN CSL_CITATION {"citationItems":[{"id":"ITEM-1","itemData":{"DOI":"https://doi.org/10.1016/j.palaeo.2009.12.012","ISSN":"0031-0182","abstract":"Charcoal, predominantly the product of wildfires, is abundant in many sedimentary rocks deposited in a wide range of environments, from terrestrial to marine. It also occurs in some volcanic rocks. This paper outlines aspects of charcoal formation (both natural and experimental) and briefly considers the taphonomic processes leading to a final assemblage. This is done using examples from recent fires and through experimentation. The ways in which charcoal assemblages are recognized in the field and extraction in the laboratory are also considered. Methods of charcoal identification are presented. The range of charcoalified plant organs that can be found is discussed and a wide range of study methods outlined (including light microscopy, dark field light microscopy, reflectance microscopy, scanning electron microscopy and synchrotron radiation X-ray tomographic microscopy). Emphasis in this paper is on the study of macro- and meso-charcoal (above180µm). Finally there is a consideration of the broad use of charcoal from plant evolution studies, fire history studies, vegetation studies, anatomical studies, climate and atmospheric studies and the wider importance of charcoal for the Earth and Biological Sciences. Charcoal is information rich but yet is an under-utilized resource.","author":[{"dropping-particle":"","family":"Scott","given":"Andrew C","non-dropping-particle":"","parse-names":false,"suffix":""}],"container-title":"Palaeogeography, Palaeoclimatology, Palaeoecology","id":"ITEM-1","issue":"1","issued":{"date-parts":[["2010"]]},"page":"11-39","title":"Charcoal recognition, taphonomy and uses in palaeoenvironmental analysis","type":"article-journal","volume":"291"},"uris":["http://www.mendeley.com/documents/?uuid=b1fd6ddd-a803-417d-9c18-f9dbbd2f6021"]}],"mendeley":{"formattedCitation":"(Scott, 2010)","plainTextFormattedCitation":"(Scott, 2010)","previouslyFormattedCitation":"(Scott, 2010)"},"properties":{"noteIndex":0},"schema":"https://github.com/citation-style-language/schema/raw/master/csl-citation.json"}</w:instrText>
      </w:r>
      <w:r w:rsidR="000D73CA">
        <w:fldChar w:fldCharType="separate"/>
      </w:r>
      <w:r w:rsidR="000D73CA" w:rsidRPr="000D73CA">
        <w:rPr>
          <w:noProof/>
        </w:rPr>
        <w:t>(Scott, 2010)</w:t>
      </w:r>
      <w:r w:rsidR="000D73CA">
        <w:fldChar w:fldCharType="end"/>
      </w:r>
      <w:r w:rsidR="000D73CA">
        <w:t>. Since the upcoming of</w:t>
      </w:r>
      <w:r w:rsidR="0082471E">
        <w:t xml:space="preserve"> the </w:t>
      </w:r>
      <w:r w:rsidR="0082471E">
        <w:rPr>
          <w:i/>
          <w:iCs/>
        </w:rPr>
        <w:t>Homo-</w:t>
      </w:r>
      <w:r w:rsidR="0082471E">
        <w:t>species, fire</w:t>
      </w:r>
      <w:r w:rsidR="000D73CA">
        <w:t xml:space="preserve"> </w:t>
      </w:r>
      <w:r w:rsidR="0082471E">
        <w:t>has be</w:t>
      </w:r>
      <w:r w:rsidR="00E05E97">
        <w:t xml:space="preserve">en </w:t>
      </w:r>
      <w:r w:rsidR="000D73CA">
        <w:t xml:space="preserve">used for various tasks such as to modify their surrounding areas or domestic purposes </w:t>
      </w:r>
      <w:r w:rsidR="000D73CA">
        <w:fldChar w:fldCharType="begin" w:fldLock="1"/>
      </w:r>
      <w:r w:rsidR="00AE4178">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mendeley":{"formattedCitation":"(Bowman &lt;i&gt;et al.&lt;/i&gt;, 2011)","plainTextFormattedCitation":"(Bowman et al., 2011)","previouslyFormattedCitation":"(Bowman &lt;i&gt;et al.&lt;/i&gt;, 2011)"},"properties":{"noteIndex":0},"schema":"https://github.com/citation-style-language/schema/raw/master/csl-citation.json"}</w:instrText>
      </w:r>
      <w:r w:rsidR="000D73CA">
        <w:fldChar w:fldCharType="separate"/>
      </w:r>
      <w:r w:rsidR="000D73CA" w:rsidRPr="000D73CA">
        <w:rPr>
          <w:noProof/>
        </w:rPr>
        <w:t xml:space="preserve">(Bowman </w:t>
      </w:r>
      <w:r w:rsidR="000D73CA" w:rsidRPr="000D73CA">
        <w:rPr>
          <w:i/>
          <w:noProof/>
        </w:rPr>
        <w:t>et al.</w:t>
      </w:r>
      <w:r w:rsidR="000D73CA" w:rsidRPr="000D73CA">
        <w:rPr>
          <w:noProof/>
        </w:rPr>
        <w:t>, 2011)</w:t>
      </w:r>
      <w:r w:rsidR="000D73CA">
        <w:fldChar w:fldCharType="end"/>
      </w:r>
      <w:r w:rsidR="000D73CA">
        <w:t>.</w:t>
      </w:r>
      <w:r w:rsidR="00303370">
        <w:t xml:space="preserve"> Besides the usages of fire, wildfires have a negative impact on its surroundings on the short and long term </w:t>
      </w:r>
      <w:r w:rsidR="00303370">
        <w:fldChar w:fldCharType="begin" w:fldLock="1"/>
      </w:r>
      <w:r w:rsidR="00F726D9">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 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Morton &lt;i&gt;et al.&lt;/i&gt;, 2003; Ganteaume &lt;i&gt;et al.&lt;/i&gt;, 2013)","plainTextFormattedCitation":"(Morton et al., 2003; Ganteaume et al., 2013)","previouslyFormattedCitation":"(Morton &lt;i&gt;et al.&lt;/i&gt;, 2003)"},"properties":{"noteIndex":0},"schema":"https://github.com/citation-style-language/schema/raw/master/csl-citation.json"}</w:instrText>
      </w:r>
      <w:r w:rsidR="00303370">
        <w:fldChar w:fldCharType="separate"/>
      </w:r>
      <w:r w:rsidR="00F726D9" w:rsidRPr="00F726D9">
        <w:rPr>
          <w:noProof/>
        </w:rPr>
        <w:t xml:space="preserve">(Morton </w:t>
      </w:r>
      <w:r w:rsidR="00F726D9" w:rsidRPr="00F726D9">
        <w:rPr>
          <w:i/>
          <w:noProof/>
        </w:rPr>
        <w:t>et al.</w:t>
      </w:r>
      <w:r w:rsidR="00F726D9" w:rsidRPr="00F726D9">
        <w:rPr>
          <w:noProof/>
        </w:rPr>
        <w:t xml:space="preserve">, 2003; Ganteaume </w:t>
      </w:r>
      <w:r w:rsidR="00F726D9" w:rsidRPr="00F726D9">
        <w:rPr>
          <w:i/>
          <w:noProof/>
        </w:rPr>
        <w:t>et al.</w:t>
      </w:r>
      <w:r w:rsidR="00F726D9" w:rsidRPr="00F726D9">
        <w:rPr>
          <w:noProof/>
        </w:rPr>
        <w:t>, 2013)</w:t>
      </w:r>
      <w:r w:rsidR="00303370">
        <w:fldChar w:fldCharType="end"/>
      </w:r>
      <w:r w:rsidR="00303370">
        <w:t xml:space="preserve"> and high impact on the health of the local population </w:t>
      </w:r>
      <w:r w:rsidR="00303370">
        <w:fldChar w:fldCharType="begin" w:fldLock="1"/>
      </w:r>
      <w:r w:rsidR="00F726D9">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Reid &lt;i&gt;et al.&lt;/i&gt;, 2016; Cascio, 2018)","plainTextFormattedCitation":"(Reid et al., 2016; Cascio, 2018)","previouslyFormattedCitation":"(Reid &lt;i&gt;et al.&lt;/i&gt;, 2016; Cascio, 2018)"},"properties":{"noteIndex":0},"schema":"https://github.com/citation-style-language/schema/raw/master/csl-citation.json"}</w:instrText>
      </w:r>
      <w:r w:rsidR="00303370">
        <w:fldChar w:fldCharType="separate"/>
      </w:r>
      <w:r w:rsidR="00303370" w:rsidRPr="00303370">
        <w:rPr>
          <w:noProof/>
        </w:rPr>
        <w:t xml:space="preserve">(Reid </w:t>
      </w:r>
      <w:r w:rsidR="00303370" w:rsidRPr="00303370">
        <w:rPr>
          <w:i/>
          <w:noProof/>
        </w:rPr>
        <w:t>et al.</w:t>
      </w:r>
      <w:r w:rsidR="00303370" w:rsidRPr="00303370">
        <w:rPr>
          <w:noProof/>
        </w:rPr>
        <w:t>, 2016; Cascio, 2018)</w:t>
      </w:r>
      <w:r w:rsidR="00303370">
        <w:fldChar w:fldCharType="end"/>
      </w:r>
      <w:r w:rsidR="00303370">
        <w:t xml:space="preserve"> </w:t>
      </w:r>
    </w:p>
    <w:p w14:paraId="0DD4BFD8" w14:textId="2F034CDE" w:rsidR="00DB6BB1" w:rsidRDefault="00DB6BB1" w:rsidP="00743E0F">
      <w:pPr>
        <w:rPr>
          <w:b/>
          <w:bCs/>
        </w:rPr>
      </w:pPr>
      <w:r>
        <w:rPr>
          <w:b/>
          <w:bCs/>
        </w:rPr>
        <w:t>VUUR IN EUROPA</w:t>
      </w:r>
    </w:p>
    <w:p w14:paraId="79087DD3" w14:textId="758AA81B" w:rsidR="005604CB" w:rsidRDefault="00AE4178" w:rsidP="00743E0F">
      <w:r>
        <w:t xml:space="preserve">70% of the fires </w:t>
      </w:r>
      <w:r w:rsidR="00F726D9">
        <w:t xml:space="preserve">and 85% of the burned surface area </w:t>
      </w:r>
      <w:r w:rsidR="006732AF">
        <w:t xml:space="preserve">in Europe </w:t>
      </w:r>
      <w:r w:rsidR="00420E6B">
        <w:t xml:space="preserve">are </w:t>
      </w:r>
      <w:r>
        <w:t>in the Mediterranean Regio</w:t>
      </w:r>
      <w:r w:rsidR="00571CBF">
        <w:t>n</w:t>
      </w:r>
      <w:r>
        <w:t>, therefore</w:t>
      </w:r>
      <w:r w:rsidR="007A4C1E">
        <w:t xml:space="preserve"> has and is</w:t>
      </w:r>
      <w:r>
        <w:t xml:space="preserve"> extensively researched </w:t>
      </w:r>
      <w:r>
        <w:fldChar w:fldCharType="begin" w:fldLock="1"/>
      </w:r>
      <w:r w:rsidR="006B0B69">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San-Miguel-Ayanz and Camia, 2010; Oliveira &lt;i&gt;et al.&lt;/i&gt;, 2012; Ganteaume &lt;i&gt;et al.&lt;/i&gt;, 2013)","plainTextFormattedCitation":"(San-Miguel-Ayanz and Camia, 2010; Oliveira et al., 2012; Ganteaume et al., 2013)","previouslyFormattedCitation":"(San-Miguel-Ayanz and Camia, 2010; Oliveira &lt;i&gt;et al.&lt;/i&gt;, 2012; Ganteaume &lt;i&gt;et al.&lt;/i&gt;, 2013)"},"properties":{"noteIndex":0},"schema":"https://github.com/citation-style-language/schema/raw/master/csl-citation.json"}</w:instrText>
      </w:r>
      <w:r>
        <w:fldChar w:fldCharType="separate"/>
      </w:r>
      <w:r w:rsidRPr="00AE4178">
        <w:rPr>
          <w:noProof/>
        </w:rPr>
        <w:t xml:space="preserve">(San-Miguel-Ayanz and Camia, 2010; Oliveira </w:t>
      </w:r>
      <w:r w:rsidRPr="00AE4178">
        <w:rPr>
          <w:i/>
          <w:noProof/>
        </w:rPr>
        <w:t>et al.</w:t>
      </w:r>
      <w:r w:rsidRPr="00AE4178">
        <w:rPr>
          <w:noProof/>
        </w:rPr>
        <w:t xml:space="preserve">, 2012; Ganteaume </w:t>
      </w:r>
      <w:r w:rsidRPr="00AE4178">
        <w:rPr>
          <w:i/>
          <w:noProof/>
        </w:rPr>
        <w:t>et al.</w:t>
      </w:r>
      <w:r w:rsidRPr="00AE4178">
        <w:rPr>
          <w:noProof/>
        </w:rPr>
        <w:t>, 2013)</w:t>
      </w:r>
      <w:r>
        <w:fldChar w:fldCharType="end"/>
      </w:r>
      <w:r w:rsidR="003379B7">
        <w:t xml:space="preserve">. </w:t>
      </w:r>
      <w:r w:rsidR="00323F88">
        <w:t>Over the last century, th</w:t>
      </w:r>
      <w:r w:rsidR="006732AF">
        <w:t xml:space="preserve">e </w:t>
      </w:r>
      <w:r w:rsidR="00DB6BB1">
        <w:t>mean global temperature has been rising</w:t>
      </w:r>
      <w:r w:rsidR="003379B7">
        <w:t xml:space="preserve">, whereby </w:t>
      </w:r>
      <w:r w:rsidR="00DB6BB1">
        <w:t>climate zones</w:t>
      </w:r>
      <w:r w:rsidR="00B87128">
        <w:t xml:space="preserve"> are going to</w:t>
      </w:r>
      <w:r w:rsidR="00DB6BB1">
        <w:t xml:space="preserve"> chang</w:t>
      </w:r>
      <w:r w:rsidR="003379B7">
        <w:t>e</w:t>
      </w:r>
      <w:r w:rsidR="00DB6BB1">
        <w:t xml:space="preserve">, whereby the amount of precipitation, temperature and extreme weather effects are affected and going to affect vegetation, water availability and more </w:t>
      </w:r>
      <w:r w:rsidR="00DB6BB1">
        <w:fldChar w:fldCharType="begin" w:fldLock="1"/>
      </w:r>
      <w:r w:rsidR="00DB6BB1">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DB6BB1">
        <w:fldChar w:fldCharType="separate"/>
      </w:r>
      <w:r w:rsidR="00DB6BB1" w:rsidRPr="00E440F7">
        <w:rPr>
          <w:noProof/>
        </w:rPr>
        <w:t xml:space="preserve">(Beck </w:t>
      </w:r>
      <w:r w:rsidR="00DB6BB1" w:rsidRPr="00E440F7">
        <w:rPr>
          <w:i/>
          <w:noProof/>
        </w:rPr>
        <w:t>et al.</w:t>
      </w:r>
      <w:r w:rsidR="00DB6BB1" w:rsidRPr="00E440F7">
        <w:rPr>
          <w:noProof/>
        </w:rPr>
        <w:t>, 2018)</w:t>
      </w:r>
      <w:r w:rsidR="00DB6BB1">
        <w:fldChar w:fldCharType="end"/>
      </w:r>
      <w:r w:rsidR="00DB6BB1">
        <w:t xml:space="preserve">. </w:t>
      </w:r>
      <w:r w:rsidR="00C81339">
        <w:t>Wildfires</w:t>
      </w:r>
      <w:r w:rsidR="0067555D">
        <w:t xml:space="preserve"> are part of these </w:t>
      </w:r>
      <w:r w:rsidR="000F28A1">
        <w:t>chang</w:t>
      </w:r>
      <w:r w:rsidR="0067555D">
        <w:t>ing the climate zones</w:t>
      </w:r>
      <w:r w:rsidR="00382A6E">
        <w:t xml:space="preserve">. </w:t>
      </w:r>
      <w:r w:rsidR="00C81339">
        <w:t xml:space="preserve">The </w:t>
      </w:r>
      <w:r w:rsidR="007C412D">
        <w:t xml:space="preserve">burning seasons </w:t>
      </w:r>
      <w:r w:rsidR="00C81339">
        <w:t xml:space="preserve">are probably going to be </w:t>
      </w:r>
      <w:r w:rsidR="007C412D">
        <w:t>longer and</w:t>
      </w:r>
      <w:r w:rsidR="008A60F9">
        <w:t xml:space="preserve"> the </w:t>
      </w:r>
      <w:r w:rsidR="007C412D">
        <w:t>amount of fires increas</w:t>
      </w:r>
      <w:r w:rsidR="00FF4CBD">
        <w:t xml:space="preserve">ing </w:t>
      </w:r>
      <w:r w:rsidR="007C412D">
        <w:fldChar w:fldCharType="begin" w:fldLock="1"/>
      </w:r>
      <w:r w:rsidR="00A0412E">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7C412D">
        <w:fldChar w:fldCharType="separate"/>
      </w:r>
      <w:r w:rsidR="00E440F7" w:rsidRPr="00E440F7">
        <w:rPr>
          <w:noProof/>
        </w:rPr>
        <w:t xml:space="preserve">(Flannigan </w:t>
      </w:r>
      <w:r w:rsidR="00E440F7" w:rsidRPr="00E440F7">
        <w:rPr>
          <w:i/>
          <w:noProof/>
        </w:rPr>
        <w:t>et al.</w:t>
      </w:r>
      <w:r w:rsidR="00E440F7" w:rsidRPr="00E440F7">
        <w:rPr>
          <w:noProof/>
        </w:rPr>
        <w:t>, 2009)</w:t>
      </w:r>
      <w:r w:rsidR="007C412D">
        <w:fldChar w:fldCharType="end"/>
      </w:r>
      <w:r w:rsidR="00947A22">
        <w:t>.</w:t>
      </w:r>
      <w:r w:rsidR="00A2594C">
        <w:t xml:space="preserve"> These</w:t>
      </w:r>
      <w:r w:rsidR="0015600A">
        <w:t xml:space="preserve"> climate changes </w:t>
      </w:r>
      <w:r w:rsidR="00A35568">
        <w:t>a</w:t>
      </w:r>
      <w:r w:rsidR="00B728F3">
        <w:t xml:space="preserve">ffect </w:t>
      </w:r>
      <w:r w:rsidR="0015600A">
        <w:t>the fire regimes in Western Europe</w:t>
      </w:r>
      <w:r w:rsidR="006B0B69">
        <w:t xml:space="preserve"> </w:t>
      </w:r>
      <w:r w:rsidR="006B0B69">
        <w:fldChar w:fldCharType="begin" w:fldLock="1"/>
      </w:r>
      <w:r w:rsidR="00303370">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6B0B69">
        <w:fldChar w:fldCharType="separate"/>
      </w:r>
      <w:r w:rsidR="006B0B69" w:rsidRPr="006B0B69">
        <w:rPr>
          <w:noProof/>
        </w:rPr>
        <w:t xml:space="preserve">(Lung </w:t>
      </w:r>
      <w:r w:rsidR="006B0B69" w:rsidRPr="006B0B69">
        <w:rPr>
          <w:i/>
          <w:noProof/>
        </w:rPr>
        <w:t>et al.</w:t>
      </w:r>
      <w:r w:rsidR="006B0B69" w:rsidRPr="006B0B69">
        <w:rPr>
          <w:noProof/>
        </w:rPr>
        <w:t>, 2013)</w:t>
      </w:r>
      <w:r w:rsidR="006B0B69">
        <w:fldChar w:fldCharType="end"/>
      </w:r>
      <w:r w:rsidR="0015600A">
        <w:t xml:space="preserve">. </w:t>
      </w:r>
      <w:r w:rsidR="006B0B69">
        <w:t xml:space="preserve">However, there is not a lot information about </w:t>
      </w:r>
      <w:r w:rsidR="00723FA0">
        <w:t>the fire</w:t>
      </w:r>
      <w:r w:rsidR="0086427D">
        <w:t xml:space="preserve"> regime</w:t>
      </w:r>
      <w:r w:rsidR="00723FA0">
        <w:t xml:space="preserve"> in </w:t>
      </w:r>
      <w:r w:rsidR="006B0B69">
        <w:t>Western Europe</w:t>
      </w:r>
      <w:r w:rsidR="000535C4">
        <w:t xml:space="preserve"> and especially in infrastructure dense and zoned countries such as the Netherlands. </w:t>
      </w:r>
    </w:p>
    <w:p w14:paraId="56CE166C" w14:textId="3B3F02BA" w:rsidR="00B7640D" w:rsidRDefault="00B7640D" w:rsidP="00743E0F">
      <w:r>
        <w:t xml:space="preserve">However, the global trend in yearly burned area and size is declining, which is driven by the more capital-intensive agricultural land use on the lands, socioeconomic development, and the growing demand of regional and global agricultural products </w:t>
      </w:r>
      <w:r>
        <w:fldChar w:fldCharType="begin" w:fldLock="1"/>
      </w:r>
      <w:r>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fldChar w:fldCharType="separate"/>
      </w:r>
      <w:r w:rsidRPr="00E440F7">
        <w:rPr>
          <w:noProof/>
        </w:rPr>
        <w:t xml:space="preserve">(Andela </w:t>
      </w:r>
      <w:r w:rsidRPr="00E440F7">
        <w:rPr>
          <w:i/>
          <w:noProof/>
        </w:rPr>
        <w:t>et al.</w:t>
      </w:r>
      <w:r w:rsidRPr="00E440F7">
        <w:rPr>
          <w:noProof/>
        </w:rPr>
        <w:t>, 2017)</w:t>
      </w:r>
      <w:r>
        <w:fldChar w:fldCharType="end"/>
      </w:r>
      <w:r>
        <w:t>.</w:t>
      </w:r>
    </w:p>
    <w:p w14:paraId="3197DC23" w14:textId="27354E26" w:rsidR="00CC1258" w:rsidRPr="00CC1258" w:rsidRDefault="00CC1258" w:rsidP="00743E0F">
      <w:pPr>
        <w:rPr>
          <w:b/>
          <w:bCs/>
        </w:rPr>
      </w:pPr>
      <w:r>
        <w:rPr>
          <w:b/>
          <w:bCs/>
        </w:rPr>
        <w:t xml:space="preserve">MEER INFORMATIE OVER HET VERANDERDE KLIMAAT IN </w:t>
      </w:r>
      <w:r w:rsidR="00ED6D62">
        <w:rPr>
          <w:b/>
          <w:bCs/>
        </w:rPr>
        <w:t xml:space="preserve">EUROPEAN ATLANTIC </w:t>
      </w:r>
    </w:p>
    <w:p w14:paraId="054EA9C4" w14:textId="42C2BCCB" w:rsidR="00B708F8" w:rsidRDefault="00A735A1" w:rsidP="00743E0F">
      <w:r>
        <w:t>The Netherlands</w:t>
      </w:r>
      <w:r w:rsidR="00E538DC">
        <w:t xml:space="preserve"> is one of the countries that is going to be influenced by the increasing risk of forest fires</w:t>
      </w:r>
      <w:r w:rsidR="00F66044">
        <w:t xml:space="preserve"> if the predicted scenario of A1B </w:t>
      </w:r>
      <w:r w:rsidR="006C4466">
        <w:t xml:space="preserve">(climate scenario whereby the energy resources are mixed, but </w:t>
      </w:r>
      <w:r w:rsidR="0014463A">
        <w:t xml:space="preserve">if </w:t>
      </w:r>
      <w:r w:rsidR="006C4466">
        <w:t xml:space="preserve">technological development </w:t>
      </w:r>
      <w:r w:rsidR="00A55DEE">
        <w:t xml:space="preserve">in sustainable energy </w:t>
      </w:r>
      <w:r w:rsidR="006C4466">
        <w:t xml:space="preserve">is </w:t>
      </w:r>
      <w:r w:rsidR="00A55DEE">
        <w:t xml:space="preserve">going to be </w:t>
      </w:r>
      <w:r w:rsidR="006C4466">
        <w:t xml:space="preserve">fast </w:t>
      </w:r>
      <w:r w:rsidR="006C4466">
        <w:fldChar w:fldCharType="begin" w:fldLock="1"/>
      </w:r>
      <w:r w:rsidR="00A0412E">
        <w:instrText>ADDIN CSL_CITATION {"citationItems":[{"id":"ITEM-1","itemData":{"author":[{"dropping-particle":"","family":"Nakicenovic","given":"N","non-dropping-particle":"","parse-names":false,"suffix":""},{"dropping-particle":"","family":"Alcamo","given":"J","non-dropping-particle":"","parse-names":false,"suffix":""},{"dropping-particle":"","family":"Grubler","given":"A","non-dropping-particle":"","parse-names":false,"suffix":""},{"dropping-particle":"","family":"Riahi","given":"K","non-dropping-particle":"","parse-names":false,"suffix":""},{"dropping-particle":"","family":"Roehrl","given":"R A","non-dropping-particle":"","parse-names":false,"suffix":""},{"dropping-particle":"","family":"Rogner","given":"H.-H.","non-dropping-particle":"","parse-names":false,"suffix":""},{"dropping-particle":"","family":"Victor","given":"N","non-dropping-particle":"","parse-names":false,"suffix":""}],"id":"ITEM-1","issued":{"date-parts":[["2000"]]},"publisher":"Cambridge University Press","publisher-place":"Cambridge","title":"Special Report on Emissions Scenarios (SRES), A Special Report of Working Group III of the Intergovernmental Panel on Climate Change","type":"book"},"uris":["http://www.mendeley.com/documents/?uuid=740f10cd-fa53-4f84-9b75-877949b08376"]}],"mendeley":{"formattedCitation":"(Nakicenovic &lt;i&gt;et al.&lt;/i&gt;, 2000)","plainTextFormattedCitation":"(Nakicenovic et al., 2000)","previouslyFormattedCitation":"(Nakicenovic &lt;i&gt;et al.&lt;/i&gt;, 2000)"},"properties":{"noteIndex":0},"schema":"https://github.com/citation-style-language/schema/raw/master/csl-citation.json"}</w:instrText>
      </w:r>
      <w:r w:rsidR="006C4466">
        <w:fldChar w:fldCharType="separate"/>
      </w:r>
      <w:r w:rsidR="00E440F7" w:rsidRPr="00E440F7">
        <w:rPr>
          <w:noProof/>
        </w:rPr>
        <w:t xml:space="preserve">(Nakicenovic </w:t>
      </w:r>
      <w:r w:rsidR="00E440F7" w:rsidRPr="00E440F7">
        <w:rPr>
          <w:i/>
          <w:noProof/>
        </w:rPr>
        <w:t>et al.</w:t>
      </w:r>
      <w:r w:rsidR="00E440F7" w:rsidRPr="00E440F7">
        <w:rPr>
          <w:noProof/>
        </w:rPr>
        <w:t>, 2000)</w:t>
      </w:r>
      <w:r w:rsidR="006C4466">
        <w:fldChar w:fldCharType="end"/>
      </w:r>
      <w:r w:rsidR="003C2598">
        <w:t xml:space="preserve"> then this</w:t>
      </w:r>
      <w:r w:rsidR="00DA5B35">
        <w:t xml:space="preserve"> situation could possibly</w:t>
      </w:r>
      <w:r w:rsidR="00F66044">
        <w:t xml:space="preserve"> going to be true</w:t>
      </w:r>
      <w:r w:rsidR="003C62A1">
        <w:t xml:space="preserve"> </w:t>
      </w:r>
      <w:r w:rsidR="003C62A1">
        <w:fldChar w:fldCharType="begin" w:fldLock="1"/>
      </w:r>
      <w:r w:rsidR="00A0412E">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E440F7" w:rsidRPr="00E440F7">
        <w:rPr>
          <w:noProof/>
        </w:rPr>
        <w:t xml:space="preserve">(Lung </w:t>
      </w:r>
      <w:r w:rsidR="00E440F7" w:rsidRPr="00E440F7">
        <w:rPr>
          <w:i/>
          <w:noProof/>
        </w:rPr>
        <w:t>et al.</w:t>
      </w:r>
      <w:r w:rsidR="00E440F7" w:rsidRPr="00E440F7">
        <w:rPr>
          <w:noProof/>
        </w:rPr>
        <w:t>, 2013)</w:t>
      </w:r>
      <w:r w:rsidR="003C62A1">
        <w:fldChar w:fldCharType="end"/>
      </w:r>
      <w:r w:rsidR="003C2598">
        <w:t xml:space="preserve"> or if this development slow worse.</w:t>
      </w:r>
    </w:p>
    <w:p w14:paraId="0049611A" w14:textId="0E7DB693" w:rsidR="00CC1258" w:rsidRPr="00CC1258" w:rsidRDefault="00A21E88" w:rsidP="00743E0F">
      <w:pPr>
        <w:rPr>
          <w:b/>
          <w:bCs/>
        </w:rPr>
      </w:pPr>
      <w:r>
        <w:rPr>
          <w:b/>
          <w:bCs/>
        </w:rPr>
        <w:t>MISSCHIEN NOG OVER DE URBANISATIE EN RUIMTE OVER NEDERLAND BESPREKEN</w:t>
      </w:r>
    </w:p>
    <w:p w14:paraId="5F5D7858" w14:textId="77777777" w:rsidR="00704694" w:rsidRDefault="001832F7">
      <w:pPr>
        <w:rPr>
          <w:b/>
          <w:bCs/>
        </w:rPr>
      </w:pPr>
      <w:r>
        <w:lastRenderedPageBreak/>
        <w:t>The paper is first going to summarize the datasets and the provide how these datasets are used in the analysis. The results sections are going to give an interpretation of the datasets and the validation of these results. At least, there is going to be a discussion if these results give valid information about the temporal spatial patterns in the Netherlands (</w:t>
      </w:r>
      <w:r>
        <w:rPr>
          <w:b/>
          <w:bCs/>
        </w:rPr>
        <w:t>MOET UITGEBREIDER EN SPECIFIEKER)</w:t>
      </w:r>
    </w:p>
    <w:p w14:paraId="062F658B" w14:textId="54230AAD" w:rsidR="00DE3008" w:rsidRPr="00943242" w:rsidRDefault="00DE3008">
      <w:pPr>
        <w:rPr>
          <w:b/>
          <w:bCs/>
          <w:i/>
          <w:iCs/>
        </w:rPr>
      </w:pPr>
      <w:r>
        <w:rPr>
          <w:b/>
          <w:bCs/>
        </w:rPr>
        <w:br w:type="page"/>
      </w:r>
    </w:p>
    <w:p w14:paraId="67C5B38C" w14:textId="63BC7B37" w:rsidR="00F726D9" w:rsidRPr="00F726D9" w:rsidRDefault="00AE610E" w:rsidP="00F726D9">
      <w:pPr>
        <w:widowControl w:val="0"/>
        <w:autoSpaceDE w:val="0"/>
        <w:autoSpaceDN w:val="0"/>
        <w:adjustRightInd w:val="0"/>
        <w:spacing w:line="240" w:lineRule="auto"/>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F726D9" w:rsidRPr="00F726D9">
        <w:rPr>
          <w:rFonts w:ascii="Calibri" w:hAnsi="Calibri" w:cs="Calibri"/>
          <w:noProof/>
          <w:szCs w:val="24"/>
        </w:rPr>
        <w:t xml:space="preserve">Andela, N. </w:t>
      </w:r>
      <w:r w:rsidR="00F726D9" w:rsidRPr="00F726D9">
        <w:rPr>
          <w:rFonts w:ascii="Calibri" w:hAnsi="Calibri" w:cs="Calibri"/>
          <w:i/>
          <w:iCs/>
          <w:noProof/>
          <w:szCs w:val="24"/>
        </w:rPr>
        <w:t>et al.</w:t>
      </w:r>
      <w:r w:rsidR="00F726D9" w:rsidRPr="00F726D9">
        <w:rPr>
          <w:rFonts w:ascii="Calibri" w:hAnsi="Calibri" w:cs="Calibri"/>
          <w:noProof/>
          <w:szCs w:val="24"/>
        </w:rPr>
        <w:t xml:space="preserve"> (2017) ‘A human-driven decline in global burned area’, </w:t>
      </w:r>
      <w:r w:rsidR="00F726D9" w:rsidRPr="00F726D9">
        <w:rPr>
          <w:rFonts w:ascii="Calibri" w:hAnsi="Calibri" w:cs="Calibri"/>
          <w:i/>
          <w:iCs/>
          <w:noProof/>
          <w:szCs w:val="24"/>
        </w:rPr>
        <w:t>Science</w:t>
      </w:r>
      <w:r w:rsidR="00F726D9" w:rsidRPr="00F726D9">
        <w:rPr>
          <w:rFonts w:ascii="Calibri" w:hAnsi="Calibri" w:cs="Calibri"/>
          <w:noProof/>
          <w:szCs w:val="24"/>
        </w:rPr>
        <w:t>, 356(6345), pp. 1356–1362. doi: 10.1126/science.aal4108.</w:t>
      </w:r>
    </w:p>
    <w:p w14:paraId="2685FB78"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Beck, H. E. </w:t>
      </w:r>
      <w:r w:rsidRPr="00F726D9">
        <w:rPr>
          <w:rFonts w:ascii="Calibri" w:hAnsi="Calibri" w:cs="Calibri"/>
          <w:i/>
          <w:iCs/>
          <w:noProof/>
          <w:szCs w:val="24"/>
        </w:rPr>
        <w:t>et al.</w:t>
      </w:r>
      <w:r w:rsidRPr="00F726D9">
        <w:rPr>
          <w:rFonts w:ascii="Calibri" w:hAnsi="Calibri" w:cs="Calibri"/>
          <w:noProof/>
          <w:szCs w:val="24"/>
        </w:rPr>
        <w:t xml:space="preserve"> (2018) ‘Present and future Köppen-Geiger climate classification maps at 1-km resolution’, </w:t>
      </w:r>
      <w:r w:rsidRPr="00F726D9">
        <w:rPr>
          <w:rFonts w:ascii="Calibri" w:hAnsi="Calibri" w:cs="Calibri"/>
          <w:i/>
          <w:iCs/>
          <w:noProof/>
          <w:szCs w:val="24"/>
        </w:rPr>
        <w:t>Scientific Data</w:t>
      </w:r>
      <w:r w:rsidRPr="00F726D9">
        <w:rPr>
          <w:rFonts w:ascii="Calibri" w:hAnsi="Calibri" w:cs="Calibri"/>
          <w:noProof/>
          <w:szCs w:val="24"/>
        </w:rPr>
        <w:t>. MACMILLAN BUILDING, 4 CRINAN ST, LONDON N1 9XW, ENGLAND: NATURE PUBLISHING GROUP, 5(1), p. 180214. doi: 10.1038/sdata.2018.214.</w:t>
      </w:r>
    </w:p>
    <w:p w14:paraId="7D0CFCDD"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Bowman, D. M. J. S. </w:t>
      </w:r>
      <w:r w:rsidRPr="00F726D9">
        <w:rPr>
          <w:rFonts w:ascii="Calibri" w:hAnsi="Calibri" w:cs="Calibri"/>
          <w:i/>
          <w:iCs/>
          <w:noProof/>
          <w:szCs w:val="24"/>
        </w:rPr>
        <w:t>et al.</w:t>
      </w:r>
      <w:r w:rsidRPr="00F726D9">
        <w:rPr>
          <w:rFonts w:ascii="Calibri" w:hAnsi="Calibri" w:cs="Calibri"/>
          <w:noProof/>
          <w:szCs w:val="24"/>
        </w:rPr>
        <w:t xml:space="preserve"> (2011) ‘The human dimension of fire regimes on Earth’, </w:t>
      </w:r>
      <w:r w:rsidRPr="00F726D9">
        <w:rPr>
          <w:rFonts w:ascii="Calibri" w:hAnsi="Calibri" w:cs="Calibri"/>
          <w:i/>
          <w:iCs/>
          <w:noProof/>
          <w:szCs w:val="24"/>
        </w:rPr>
        <w:t>Journal of Biogeography</w:t>
      </w:r>
      <w:r w:rsidRPr="00F726D9">
        <w:rPr>
          <w:rFonts w:ascii="Calibri" w:hAnsi="Calibri" w:cs="Calibri"/>
          <w:noProof/>
          <w:szCs w:val="24"/>
        </w:rPr>
        <w:t>. 111 RIVER ST, HOBOKEN 07030-5774, NJ USA: WILEY, 38(12), pp. 2223–2236. doi: 10.1111/j.1365-2699.2011.02595.x.</w:t>
      </w:r>
    </w:p>
    <w:p w14:paraId="764D950E"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Cascio, W. E. (2018) ‘Wildland fire smoke and human health’, </w:t>
      </w:r>
      <w:r w:rsidRPr="00F726D9">
        <w:rPr>
          <w:rFonts w:ascii="Calibri" w:hAnsi="Calibri" w:cs="Calibri"/>
          <w:i/>
          <w:iCs/>
          <w:noProof/>
          <w:szCs w:val="24"/>
        </w:rPr>
        <w:t>Science of The Total Environment</w:t>
      </w:r>
      <w:r w:rsidRPr="00F726D9">
        <w:rPr>
          <w:rFonts w:ascii="Calibri" w:hAnsi="Calibri" w:cs="Calibri"/>
          <w:noProof/>
          <w:szCs w:val="24"/>
        </w:rPr>
        <w:t>. PO BOX 211, 1000 AE AMSTERDAM, NETHERLANDS: ELSEVIER SCIENCE BV, 624, pp. 586–595. doi: 10.1016/j.scitotenv.2017.12.086.</w:t>
      </w:r>
    </w:p>
    <w:p w14:paraId="195C3426"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Flannigan, M. D. </w:t>
      </w:r>
      <w:r w:rsidRPr="00F726D9">
        <w:rPr>
          <w:rFonts w:ascii="Calibri" w:hAnsi="Calibri" w:cs="Calibri"/>
          <w:i/>
          <w:iCs/>
          <w:noProof/>
          <w:szCs w:val="24"/>
        </w:rPr>
        <w:t>et al.</w:t>
      </w:r>
      <w:r w:rsidRPr="00F726D9">
        <w:rPr>
          <w:rFonts w:ascii="Calibri" w:hAnsi="Calibri" w:cs="Calibri"/>
          <w:noProof/>
          <w:szCs w:val="24"/>
        </w:rPr>
        <w:t xml:space="preserve"> (2009) ‘Implications of changing climate for global wildland fire’, </w:t>
      </w:r>
      <w:r w:rsidRPr="00F726D9">
        <w:rPr>
          <w:rFonts w:ascii="Calibri" w:hAnsi="Calibri" w:cs="Calibri"/>
          <w:i/>
          <w:iCs/>
          <w:noProof/>
          <w:szCs w:val="24"/>
        </w:rPr>
        <w:t>International Journal of Wildland Fire</w:t>
      </w:r>
      <w:r w:rsidRPr="00F726D9">
        <w:rPr>
          <w:rFonts w:ascii="Calibri" w:hAnsi="Calibri" w:cs="Calibri"/>
          <w:noProof/>
          <w:szCs w:val="24"/>
        </w:rPr>
        <w:t>. UNIPARK, BLDG 1, LEVEL 1, 195 WELLINGTON RD, LOCKED BAG 10, CLAYTON, VIC 3168, AUSTRALIA: CSIRO PUBLISHING, 18(5), p. 483. doi: 10.1071/WF08187.</w:t>
      </w:r>
    </w:p>
    <w:p w14:paraId="0149453D"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Ganteaume, A. </w:t>
      </w:r>
      <w:r w:rsidRPr="00F726D9">
        <w:rPr>
          <w:rFonts w:ascii="Calibri" w:hAnsi="Calibri" w:cs="Calibri"/>
          <w:i/>
          <w:iCs/>
          <w:noProof/>
          <w:szCs w:val="24"/>
        </w:rPr>
        <w:t>et al.</w:t>
      </w:r>
      <w:r w:rsidRPr="00F726D9">
        <w:rPr>
          <w:rFonts w:ascii="Calibri" w:hAnsi="Calibri" w:cs="Calibri"/>
          <w:noProof/>
          <w:szCs w:val="24"/>
        </w:rPr>
        <w:t xml:space="preserve"> (2013) ‘A Review of the Main Driving Factors of Forest Fire Ignition Over Europe’, </w:t>
      </w:r>
      <w:r w:rsidRPr="00F726D9">
        <w:rPr>
          <w:rFonts w:ascii="Calibri" w:hAnsi="Calibri" w:cs="Calibri"/>
          <w:i/>
          <w:iCs/>
          <w:noProof/>
          <w:szCs w:val="24"/>
        </w:rPr>
        <w:t>Environmental Management</w:t>
      </w:r>
      <w:r w:rsidRPr="00F726D9">
        <w:rPr>
          <w:rFonts w:ascii="Calibri" w:hAnsi="Calibri" w:cs="Calibri"/>
          <w:noProof/>
          <w:szCs w:val="24"/>
        </w:rPr>
        <w:t>. ONE NEW YORK PLAZA, SUITE 4600, NEW YORK, NY, UNITED STATES: SPRINGER, 51(3), pp. 651–662. doi: 10.1007/s00267-012-9961-z.</w:t>
      </w:r>
    </w:p>
    <w:p w14:paraId="72F1E7CF"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Giglio, L., Schroeder, W. and Justice, C. O. (2016) ‘The collection 6 MODIS active fire detection algorithm and fire products’, </w:t>
      </w:r>
      <w:r w:rsidRPr="00F726D9">
        <w:rPr>
          <w:rFonts w:ascii="Calibri" w:hAnsi="Calibri" w:cs="Calibri"/>
          <w:i/>
          <w:iCs/>
          <w:noProof/>
          <w:szCs w:val="24"/>
        </w:rPr>
        <w:t>Remote Sensing of Environment</w:t>
      </w:r>
      <w:r w:rsidRPr="00F726D9">
        <w:rPr>
          <w:rFonts w:ascii="Calibri" w:hAnsi="Calibri" w:cs="Calibri"/>
          <w:noProof/>
          <w:szCs w:val="24"/>
        </w:rPr>
        <w:t>. STE 800, 230 PARK AVE, NEW YORK, NY 10169 USA: ELSEVIER SCIENCE INC, 178, pp. 31–41. doi: 10.1016/j.rse.2016.02.054.</w:t>
      </w:r>
    </w:p>
    <w:p w14:paraId="4556E84F"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Lung, T. </w:t>
      </w:r>
      <w:r w:rsidRPr="00F726D9">
        <w:rPr>
          <w:rFonts w:ascii="Calibri" w:hAnsi="Calibri" w:cs="Calibri"/>
          <w:i/>
          <w:iCs/>
          <w:noProof/>
          <w:szCs w:val="24"/>
        </w:rPr>
        <w:t>et al.</w:t>
      </w:r>
      <w:r w:rsidRPr="00F726D9">
        <w:rPr>
          <w:rFonts w:ascii="Calibri" w:hAnsi="Calibri" w:cs="Calibri"/>
          <w:noProof/>
          <w:szCs w:val="24"/>
        </w:rPr>
        <w:t xml:space="preserve"> (2013) ‘A multi-hazard regional level impact assessment for Europe combining indicators of climatic and non-climatic change’, </w:t>
      </w:r>
      <w:r w:rsidRPr="00F726D9">
        <w:rPr>
          <w:rFonts w:ascii="Calibri" w:hAnsi="Calibri" w:cs="Calibri"/>
          <w:i/>
          <w:iCs/>
          <w:noProof/>
          <w:szCs w:val="24"/>
        </w:rPr>
        <w:t>Global Environmental Change</w:t>
      </w:r>
      <w:r w:rsidRPr="00F726D9">
        <w:rPr>
          <w:rFonts w:ascii="Calibri" w:hAnsi="Calibri" w:cs="Calibri"/>
          <w:noProof/>
          <w:szCs w:val="24"/>
        </w:rPr>
        <w:t>, 23(2), pp. 522–536. doi: https://doi.org/10.1016/j.gloenvcha.2012.11.009.</w:t>
      </w:r>
    </w:p>
    <w:p w14:paraId="321B0AAC"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Morton, D. C. </w:t>
      </w:r>
      <w:r w:rsidRPr="00F726D9">
        <w:rPr>
          <w:rFonts w:ascii="Calibri" w:hAnsi="Calibri" w:cs="Calibri"/>
          <w:i/>
          <w:iCs/>
          <w:noProof/>
          <w:szCs w:val="24"/>
        </w:rPr>
        <w:t>et al.</w:t>
      </w:r>
      <w:r w:rsidRPr="00F726D9">
        <w:rPr>
          <w:rFonts w:ascii="Calibri" w:hAnsi="Calibri" w:cs="Calibri"/>
          <w:noProof/>
          <w:szCs w:val="24"/>
        </w:rPr>
        <w:t xml:space="preserve"> (2003) ‘Assessing the Environmental , Social , and Economic Impacts of Wildfire Assessing the Environmental , Social , and Economic Impacts of Wildfire’, p. 59.</w:t>
      </w:r>
    </w:p>
    <w:p w14:paraId="52753882"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Nakicenovic, N. </w:t>
      </w:r>
      <w:r w:rsidRPr="00F726D9">
        <w:rPr>
          <w:rFonts w:ascii="Calibri" w:hAnsi="Calibri" w:cs="Calibri"/>
          <w:i/>
          <w:iCs/>
          <w:noProof/>
          <w:szCs w:val="24"/>
        </w:rPr>
        <w:t>et al.</w:t>
      </w:r>
      <w:r w:rsidRPr="00F726D9">
        <w:rPr>
          <w:rFonts w:ascii="Calibri" w:hAnsi="Calibri" w:cs="Calibri"/>
          <w:noProof/>
          <w:szCs w:val="24"/>
        </w:rPr>
        <w:t xml:space="preserve"> (2000) </w:t>
      </w:r>
      <w:r w:rsidRPr="00F726D9">
        <w:rPr>
          <w:rFonts w:ascii="Calibri" w:hAnsi="Calibri" w:cs="Calibri"/>
          <w:i/>
          <w:iCs/>
          <w:noProof/>
          <w:szCs w:val="24"/>
        </w:rPr>
        <w:t>Special Report on Emissions Scenarios (SRES), A Special Report of Working Group III of the Intergovernmental Panel on Climate Change</w:t>
      </w:r>
      <w:r w:rsidRPr="00F726D9">
        <w:rPr>
          <w:rFonts w:ascii="Calibri" w:hAnsi="Calibri" w:cs="Calibri"/>
          <w:noProof/>
          <w:szCs w:val="24"/>
        </w:rPr>
        <w:t>. Cambridge: Cambridge University Press. Available at: http://pure.iiasa.ac.at/id/eprint/6101/.</w:t>
      </w:r>
    </w:p>
    <w:p w14:paraId="7605ACC3"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Oliveira, S. </w:t>
      </w:r>
      <w:r w:rsidRPr="00F726D9">
        <w:rPr>
          <w:rFonts w:ascii="Calibri" w:hAnsi="Calibri" w:cs="Calibri"/>
          <w:i/>
          <w:iCs/>
          <w:noProof/>
          <w:szCs w:val="24"/>
        </w:rPr>
        <w:t>et al.</w:t>
      </w:r>
      <w:r w:rsidRPr="00F726D9">
        <w:rPr>
          <w:rFonts w:ascii="Calibri" w:hAnsi="Calibri" w:cs="Calibri"/>
          <w:noProof/>
          <w:szCs w:val="24"/>
        </w:rPr>
        <w:t xml:space="preserve"> (2012) ‘Modeling spatial patterns of fire occurrence in Mediterranean Europe using Multiple Regression and Random Forest’, </w:t>
      </w:r>
      <w:r w:rsidRPr="00F726D9">
        <w:rPr>
          <w:rFonts w:ascii="Calibri" w:hAnsi="Calibri" w:cs="Calibri"/>
          <w:i/>
          <w:iCs/>
          <w:noProof/>
          <w:szCs w:val="24"/>
        </w:rPr>
        <w:t>Forest Ecology and Management</w:t>
      </w:r>
      <w:r w:rsidRPr="00F726D9">
        <w:rPr>
          <w:rFonts w:ascii="Calibri" w:hAnsi="Calibri" w:cs="Calibri"/>
          <w:noProof/>
          <w:szCs w:val="24"/>
        </w:rPr>
        <w:t>, 275, pp. 117–129. doi: https://doi.org/10.1016/j.foreco.2012.03.003.</w:t>
      </w:r>
    </w:p>
    <w:p w14:paraId="52C1B75D"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Reid, C. E. </w:t>
      </w:r>
      <w:r w:rsidRPr="00F726D9">
        <w:rPr>
          <w:rFonts w:ascii="Calibri" w:hAnsi="Calibri" w:cs="Calibri"/>
          <w:i/>
          <w:iCs/>
          <w:noProof/>
          <w:szCs w:val="24"/>
        </w:rPr>
        <w:t>et al.</w:t>
      </w:r>
      <w:r w:rsidRPr="00F726D9">
        <w:rPr>
          <w:rFonts w:ascii="Calibri" w:hAnsi="Calibri" w:cs="Calibri"/>
          <w:noProof/>
          <w:szCs w:val="24"/>
        </w:rPr>
        <w:t xml:space="preserve"> (2016) ‘Critical Review of Health Impacts of Wildfire Smoke Exposure’, </w:t>
      </w:r>
      <w:r w:rsidRPr="00F726D9">
        <w:rPr>
          <w:rFonts w:ascii="Calibri" w:hAnsi="Calibri" w:cs="Calibri"/>
          <w:i/>
          <w:iCs/>
          <w:noProof/>
          <w:szCs w:val="24"/>
        </w:rPr>
        <w:t>Environmental Health Perspectives</w:t>
      </w:r>
      <w:r w:rsidRPr="00F726D9">
        <w:rPr>
          <w:rFonts w:ascii="Calibri" w:hAnsi="Calibri" w:cs="Calibri"/>
          <w:noProof/>
          <w:szCs w:val="24"/>
        </w:rPr>
        <w:t>. NATL INST HEALTH, NATL INST ENVIRONMENTAL HEALTH SCIENCES, PO BOX 12233, RES TRIANGLE PK, NC 27709-2233 USA: US DEPT HEALTH HUMAN SCIENCES PUBLIC HEALTH SCIENCE, 124(9), pp. 1334–1343. doi: 10.1289/ehp.1409277.</w:t>
      </w:r>
    </w:p>
    <w:p w14:paraId="6CA454CE"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San-Miguel-Ayanz, J. and Camia, A. (2010) ‘Forest fires’, </w:t>
      </w:r>
      <w:r w:rsidRPr="00F726D9">
        <w:rPr>
          <w:rFonts w:ascii="Calibri" w:hAnsi="Calibri" w:cs="Calibri"/>
          <w:i/>
          <w:iCs/>
          <w:noProof/>
          <w:szCs w:val="24"/>
        </w:rPr>
        <w:t>Mapping the impacts of natural hazards and technological accidents in Europe: an overview of the last decade’.(Eds A Wehrli, J Herkendell, A Jol) EEA Technical Report N</w:t>
      </w:r>
      <w:r w:rsidRPr="00F726D9">
        <w:rPr>
          <w:rFonts w:ascii="Calibri" w:hAnsi="Calibri" w:cs="Calibri"/>
          <w:noProof/>
          <w:szCs w:val="24"/>
        </w:rPr>
        <w:t>, 13, pp. 47–53.</w:t>
      </w:r>
    </w:p>
    <w:p w14:paraId="775663DC"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San-Miguel-Ayanz, J., Moreno, J. M. and Camia, A. (2013) ‘Analysis of large fires in European Mediterranean landscapes: Lessons learned and perspectives’, </w:t>
      </w:r>
      <w:r w:rsidRPr="00F726D9">
        <w:rPr>
          <w:rFonts w:ascii="Calibri" w:hAnsi="Calibri" w:cs="Calibri"/>
          <w:i/>
          <w:iCs/>
          <w:noProof/>
          <w:szCs w:val="24"/>
        </w:rPr>
        <w:t>Forest Ecology and Management</w:t>
      </w:r>
      <w:r w:rsidRPr="00F726D9">
        <w:rPr>
          <w:rFonts w:ascii="Calibri" w:hAnsi="Calibri" w:cs="Calibri"/>
          <w:noProof/>
          <w:szCs w:val="24"/>
        </w:rPr>
        <w:t>, 294, pp. 11–22. doi: https://doi.org/10.1016/j.foreco.2012.10.050.</w:t>
      </w:r>
    </w:p>
    <w:p w14:paraId="4841E708" w14:textId="77777777" w:rsidR="00F726D9" w:rsidRPr="00F726D9" w:rsidRDefault="00F726D9" w:rsidP="00F726D9">
      <w:pPr>
        <w:widowControl w:val="0"/>
        <w:autoSpaceDE w:val="0"/>
        <w:autoSpaceDN w:val="0"/>
        <w:adjustRightInd w:val="0"/>
        <w:spacing w:line="240" w:lineRule="auto"/>
        <w:rPr>
          <w:rFonts w:ascii="Calibri" w:hAnsi="Calibri" w:cs="Calibri"/>
          <w:noProof/>
          <w:szCs w:val="24"/>
        </w:rPr>
      </w:pPr>
      <w:r w:rsidRPr="00F726D9">
        <w:rPr>
          <w:rFonts w:ascii="Calibri" w:hAnsi="Calibri" w:cs="Calibri"/>
          <w:noProof/>
          <w:szCs w:val="24"/>
        </w:rPr>
        <w:t xml:space="preserve">Schroeder, W. </w:t>
      </w:r>
      <w:r w:rsidRPr="00F726D9">
        <w:rPr>
          <w:rFonts w:ascii="Calibri" w:hAnsi="Calibri" w:cs="Calibri"/>
          <w:i/>
          <w:iCs/>
          <w:noProof/>
          <w:szCs w:val="24"/>
        </w:rPr>
        <w:t>et al.</w:t>
      </w:r>
      <w:r w:rsidRPr="00F726D9">
        <w:rPr>
          <w:rFonts w:ascii="Calibri" w:hAnsi="Calibri" w:cs="Calibri"/>
          <w:noProof/>
          <w:szCs w:val="24"/>
        </w:rPr>
        <w:t xml:space="preserve"> (2014) ‘The New VIIRS 375m active fire detection data product: Algorithm description and initial assessment’, </w:t>
      </w:r>
      <w:r w:rsidRPr="00F726D9">
        <w:rPr>
          <w:rFonts w:ascii="Calibri" w:hAnsi="Calibri" w:cs="Calibri"/>
          <w:i/>
          <w:iCs/>
          <w:noProof/>
          <w:szCs w:val="24"/>
        </w:rPr>
        <w:t>Remote Sensing of Environment</w:t>
      </w:r>
      <w:r w:rsidRPr="00F726D9">
        <w:rPr>
          <w:rFonts w:ascii="Calibri" w:hAnsi="Calibri" w:cs="Calibri"/>
          <w:noProof/>
          <w:szCs w:val="24"/>
        </w:rPr>
        <w:t xml:space="preserve">. 360 PARK AVE SOUTH, NEW </w:t>
      </w:r>
      <w:r w:rsidRPr="00F726D9">
        <w:rPr>
          <w:rFonts w:ascii="Calibri" w:hAnsi="Calibri" w:cs="Calibri"/>
          <w:noProof/>
          <w:szCs w:val="24"/>
        </w:rPr>
        <w:lastRenderedPageBreak/>
        <w:t>YORK, NY 10010-1710 USA: ELSEVIER SCIENCE INC, 143, pp. 85–96. doi: 10.1016/j.rse.2013.12.008.</w:t>
      </w:r>
    </w:p>
    <w:p w14:paraId="2348FE57" w14:textId="77777777" w:rsidR="00F726D9" w:rsidRPr="00F726D9" w:rsidRDefault="00F726D9" w:rsidP="00F726D9">
      <w:pPr>
        <w:widowControl w:val="0"/>
        <w:autoSpaceDE w:val="0"/>
        <w:autoSpaceDN w:val="0"/>
        <w:adjustRightInd w:val="0"/>
        <w:spacing w:line="240" w:lineRule="auto"/>
        <w:rPr>
          <w:rFonts w:ascii="Calibri" w:hAnsi="Calibri" w:cs="Calibri"/>
          <w:noProof/>
        </w:rPr>
      </w:pPr>
      <w:r w:rsidRPr="00F726D9">
        <w:rPr>
          <w:rFonts w:ascii="Calibri" w:hAnsi="Calibri" w:cs="Calibri"/>
          <w:noProof/>
          <w:szCs w:val="24"/>
        </w:rPr>
        <w:t xml:space="preserve">Scott, A. C. (2010) ‘Charcoal recognition, taphonomy and uses in palaeoenvironmental analysis’, </w:t>
      </w:r>
      <w:r w:rsidRPr="00F726D9">
        <w:rPr>
          <w:rFonts w:ascii="Calibri" w:hAnsi="Calibri" w:cs="Calibri"/>
          <w:i/>
          <w:iCs/>
          <w:noProof/>
          <w:szCs w:val="24"/>
        </w:rPr>
        <w:t>Palaeogeography, Palaeoclimatology, Palaeoecology</w:t>
      </w:r>
      <w:r w:rsidRPr="00F726D9">
        <w:rPr>
          <w:rFonts w:ascii="Calibri" w:hAnsi="Calibri" w:cs="Calibri"/>
          <w:noProof/>
          <w:szCs w:val="24"/>
        </w:rPr>
        <w:t>, 291(1), pp. 11–39. doi: https://doi.org/10.1016/j.palaeo.2009.12.012.</w:t>
      </w:r>
    </w:p>
    <w:p w14:paraId="030E4BA9" w14:textId="4D712A7D" w:rsidR="00947A22" w:rsidRPr="00BD1F62" w:rsidRDefault="00AE610E" w:rsidP="00743E0F">
      <w:pPr>
        <w:rPr>
          <w:b/>
          <w:bCs/>
        </w:rPr>
      </w:pPr>
      <w:r>
        <w:rPr>
          <w:b/>
          <w:bCs/>
        </w:rPr>
        <w:fldChar w:fldCharType="end"/>
      </w:r>
    </w:p>
    <w:sectPr w:rsidR="00947A22" w:rsidRPr="00BD1F6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23467"/>
    <w:rsid w:val="00026850"/>
    <w:rsid w:val="00041973"/>
    <w:rsid w:val="000535C4"/>
    <w:rsid w:val="00062A40"/>
    <w:rsid w:val="00070EC2"/>
    <w:rsid w:val="00096B3B"/>
    <w:rsid w:val="000A6687"/>
    <w:rsid w:val="000B6121"/>
    <w:rsid w:val="000D73CA"/>
    <w:rsid w:val="000F28A1"/>
    <w:rsid w:val="0011062E"/>
    <w:rsid w:val="00117967"/>
    <w:rsid w:val="001374F0"/>
    <w:rsid w:val="0014463A"/>
    <w:rsid w:val="0015600A"/>
    <w:rsid w:val="00182D88"/>
    <w:rsid w:val="001832F7"/>
    <w:rsid w:val="001C4262"/>
    <w:rsid w:val="001E4723"/>
    <w:rsid w:val="00205C27"/>
    <w:rsid w:val="00212FC1"/>
    <w:rsid w:val="0026096F"/>
    <w:rsid w:val="002626AA"/>
    <w:rsid w:val="00292905"/>
    <w:rsid w:val="002A4AF3"/>
    <w:rsid w:val="002B3945"/>
    <w:rsid w:val="002E219A"/>
    <w:rsid w:val="002F435C"/>
    <w:rsid w:val="00303370"/>
    <w:rsid w:val="00323F88"/>
    <w:rsid w:val="00324C8C"/>
    <w:rsid w:val="003379B7"/>
    <w:rsid w:val="00374B35"/>
    <w:rsid w:val="00382A6E"/>
    <w:rsid w:val="00384056"/>
    <w:rsid w:val="003C2598"/>
    <w:rsid w:val="003C512A"/>
    <w:rsid w:val="003C62A1"/>
    <w:rsid w:val="003D1507"/>
    <w:rsid w:val="003D52FA"/>
    <w:rsid w:val="00417EE3"/>
    <w:rsid w:val="00420E6B"/>
    <w:rsid w:val="004362D0"/>
    <w:rsid w:val="00464B67"/>
    <w:rsid w:val="00482E0E"/>
    <w:rsid w:val="0048611F"/>
    <w:rsid w:val="004D0E13"/>
    <w:rsid w:val="004F7842"/>
    <w:rsid w:val="00504F9E"/>
    <w:rsid w:val="005057F2"/>
    <w:rsid w:val="0053774B"/>
    <w:rsid w:val="005604CB"/>
    <w:rsid w:val="00565CD7"/>
    <w:rsid w:val="00571CBF"/>
    <w:rsid w:val="00572698"/>
    <w:rsid w:val="005B37C4"/>
    <w:rsid w:val="005D755F"/>
    <w:rsid w:val="005E35B0"/>
    <w:rsid w:val="005F350A"/>
    <w:rsid w:val="00662831"/>
    <w:rsid w:val="0067098B"/>
    <w:rsid w:val="006732AF"/>
    <w:rsid w:val="0067555D"/>
    <w:rsid w:val="006862C4"/>
    <w:rsid w:val="006B0B69"/>
    <w:rsid w:val="006C4466"/>
    <w:rsid w:val="006F4CB4"/>
    <w:rsid w:val="00704694"/>
    <w:rsid w:val="00720C0E"/>
    <w:rsid w:val="00723FA0"/>
    <w:rsid w:val="00743E0F"/>
    <w:rsid w:val="007A4C1E"/>
    <w:rsid w:val="007B2890"/>
    <w:rsid w:val="007C412D"/>
    <w:rsid w:val="007F664A"/>
    <w:rsid w:val="00805901"/>
    <w:rsid w:val="00815DAB"/>
    <w:rsid w:val="0082471E"/>
    <w:rsid w:val="00845230"/>
    <w:rsid w:val="0086427D"/>
    <w:rsid w:val="008923EC"/>
    <w:rsid w:val="008977CD"/>
    <w:rsid w:val="008A60F9"/>
    <w:rsid w:val="008B0FFB"/>
    <w:rsid w:val="008B62E7"/>
    <w:rsid w:val="008D482D"/>
    <w:rsid w:val="008E7692"/>
    <w:rsid w:val="009112D6"/>
    <w:rsid w:val="00916787"/>
    <w:rsid w:val="00933DC0"/>
    <w:rsid w:val="009371F6"/>
    <w:rsid w:val="00940CBF"/>
    <w:rsid w:val="00943242"/>
    <w:rsid w:val="00947A22"/>
    <w:rsid w:val="00966D91"/>
    <w:rsid w:val="00980F69"/>
    <w:rsid w:val="00993EDC"/>
    <w:rsid w:val="009B1047"/>
    <w:rsid w:val="009C78FB"/>
    <w:rsid w:val="009D6579"/>
    <w:rsid w:val="009F2178"/>
    <w:rsid w:val="00A0412E"/>
    <w:rsid w:val="00A0679F"/>
    <w:rsid w:val="00A21E88"/>
    <w:rsid w:val="00A2594C"/>
    <w:rsid w:val="00A31965"/>
    <w:rsid w:val="00A35568"/>
    <w:rsid w:val="00A55DEE"/>
    <w:rsid w:val="00A70223"/>
    <w:rsid w:val="00A735A1"/>
    <w:rsid w:val="00A744CD"/>
    <w:rsid w:val="00A86C30"/>
    <w:rsid w:val="00AE4178"/>
    <w:rsid w:val="00AE610E"/>
    <w:rsid w:val="00AF19D6"/>
    <w:rsid w:val="00B05427"/>
    <w:rsid w:val="00B35584"/>
    <w:rsid w:val="00B445A8"/>
    <w:rsid w:val="00B666A1"/>
    <w:rsid w:val="00B708F8"/>
    <w:rsid w:val="00B728F3"/>
    <w:rsid w:val="00B7640D"/>
    <w:rsid w:val="00B80835"/>
    <w:rsid w:val="00B87128"/>
    <w:rsid w:val="00BD1F62"/>
    <w:rsid w:val="00BD500E"/>
    <w:rsid w:val="00BD599E"/>
    <w:rsid w:val="00BE2F99"/>
    <w:rsid w:val="00C35137"/>
    <w:rsid w:val="00C81339"/>
    <w:rsid w:val="00C97A28"/>
    <w:rsid w:val="00CC1258"/>
    <w:rsid w:val="00CD1316"/>
    <w:rsid w:val="00CD28CF"/>
    <w:rsid w:val="00CE2BAC"/>
    <w:rsid w:val="00CF3927"/>
    <w:rsid w:val="00D409DB"/>
    <w:rsid w:val="00D776BF"/>
    <w:rsid w:val="00D85FE6"/>
    <w:rsid w:val="00DA5B35"/>
    <w:rsid w:val="00DB6BB1"/>
    <w:rsid w:val="00DE3008"/>
    <w:rsid w:val="00DE363E"/>
    <w:rsid w:val="00DE50BC"/>
    <w:rsid w:val="00DF0F3C"/>
    <w:rsid w:val="00E05E97"/>
    <w:rsid w:val="00E2015F"/>
    <w:rsid w:val="00E30DB7"/>
    <w:rsid w:val="00E40459"/>
    <w:rsid w:val="00E440F7"/>
    <w:rsid w:val="00E538DC"/>
    <w:rsid w:val="00EB57E7"/>
    <w:rsid w:val="00EC4AD3"/>
    <w:rsid w:val="00ED6D62"/>
    <w:rsid w:val="00EE6723"/>
    <w:rsid w:val="00F14ABE"/>
    <w:rsid w:val="00F46D5C"/>
    <w:rsid w:val="00F66044"/>
    <w:rsid w:val="00F726D9"/>
    <w:rsid w:val="00FA5A60"/>
    <w:rsid w:val="00FD1928"/>
    <w:rsid w:val="00FE0A37"/>
    <w:rsid w:val="00FF4CBD"/>
    <w:rsid w:val="00FF7F7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5F"/>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6</TotalTime>
  <Pages>4</Pages>
  <Words>8472</Words>
  <Characters>4829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130</cp:revision>
  <cp:lastPrinted>2020-08-12T20:13:00Z</cp:lastPrinted>
  <dcterms:created xsi:type="dcterms:W3CDTF">2020-04-15T15:21:00Z</dcterms:created>
  <dcterms:modified xsi:type="dcterms:W3CDTF">2020-10-1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